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1228C1" w14:textId="77777777" w:rsidR="00285A80" w:rsidRDefault="00D9254B" w:rsidP="00336E82">
      <w:pPr>
        <w:rPr>
          <w:rFonts w:ascii="Helvetica" w:hAnsi="Helvetica" w:cs="Helvetica"/>
          <w:b/>
          <w:noProof/>
        </w:rPr>
      </w:pPr>
      <w:r>
        <w:rPr>
          <w:rFonts w:ascii="Helvetica" w:hAnsi="Helvetica" w:cs="Helvetica"/>
          <w:b/>
          <w:noProof/>
        </w:rPr>
        <w:t>Resolution of</w:t>
      </w:r>
      <w:r w:rsidR="00246444">
        <w:rPr>
          <w:rFonts w:ascii="Helvetica" w:hAnsi="Helvetica" w:cs="Helvetica"/>
          <w:b/>
          <w:noProof/>
        </w:rPr>
        <w:t xml:space="preserve"> THE SUSTAINABILITY </w:t>
      </w:r>
      <w:r>
        <w:rPr>
          <w:rFonts w:ascii="Helvetica" w:hAnsi="Helvetica" w:cs="Helvetica"/>
          <w:b/>
          <w:noProof/>
        </w:rPr>
        <w:t>COMMITTEE</w:t>
      </w:r>
    </w:p>
    <w:p w14:paraId="5EB2233E" w14:textId="77777777" w:rsidR="001623F7" w:rsidRDefault="001623F7" w:rsidP="00336E82">
      <w:pPr>
        <w:rPr>
          <w:rFonts w:ascii="Helvetica" w:hAnsi="Helvetica" w:cs="Helvetica"/>
          <w:b/>
          <w:noProof/>
        </w:rPr>
      </w:pPr>
      <w:r>
        <w:rPr>
          <w:rFonts w:ascii="Helvetica" w:hAnsi="Helvetica" w:cs="Helvetica"/>
          <w:b/>
          <w:noProof/>
        </w:rPr>
        <w:t>June 8, 2017</w:t>
      </w:r>
    </w:p>
    <w:p w14:paraId="72FEE507" w14:textId="77777777" w:rsidR="00246444" w:rsidRDefault="00D9254B" w:rsidP="00336E82">
      <w:pPr>
        <w:rPr>
          <w:rFonts w:ascii="Helvetica" w:hAnsi="Helvetica" w:cs="Helvetica"/>
          <w:b/>
          <w:noProof/>
        </w:rPr>
      </w:pPr>
      <w:r>
        <w:rPr>
          <w:rFonts w:ascii="Helvetica" w:hAnsi="Helvetica" w:cs="Helvetica"/>
          <w:b/>
          <w:noProof/>
        </w:rPr>
        <w:t>Seema G</w:t>
      </w:r>
      <w:r w:rsidR="005F1598">
        <w:rPr>
          <w:rFonts w:ascii="Helvetica" w:hAnsi="Helvetica" w:cs="Helvetica"/>
          <w:b/>
          <w:noProof/>
        </w:rPr>
        <w:t>a</w:t>
      </w:r>
      <w:r>
        <w:rPr>
          <w:rFonts w:ascii="Helvetica" w:hAnsi="Helvetica" w:cs="Helvetica"/>
          <w:b/>
          <w:noProof/>
        </w:rPr>
        <w:t>nd</w:t>
      </w:r>
      <w:r w:rsidR="005F1598">
        <w:rPr>
          <w:rFonts w:ascii="Helvetica" w:hAnsi="Helvetica" w:cs="Helvetica"/>
          <w:b/>
          <w:noProof/>
        </w:rPr>
        <w:t>hi</w:t>
      </w:r>
      <w:r w:rsidR="00246444">
        <w:rPr>
          <w:rFonts w:ascii="Helvetica" w:hAnsi="Helvetica" w:cs="Helvetica"/>
          <w:b/>
          <w:noProof/>
        </w:rPr>
        <w:t>, MD, Chair</w:t>
      </w:r>
    </w:p>
    <w:p w14:paraId="37A51FC6" w14:textId="77777777" w:rsidR="001623F7" w:rsidRDefault="001623F7" w:rsidP="00336E82">
      <w:pPr>
        <w:rPr>
          <w:rFonts w:ascii="Helvetica" w:hAnsi="Helvetica" w:cs="Helvetica"/>
          <w:b/>
          <w:noProof/>
        </w:rPr>
      </w:pPr>
    </w:p>
    <w:p w14:paraId="54C0CDDD" w14:textId="77777777" w:rsidR="001623F7" w:rsidRPr="00024218" w:rsidRDefault="001623F7" w:rsidP="001623F7">
      <w:pPr>
        <w:jc w:val="center"/>
        <w:rPr>
          <w:b/>
        </w:rPr>
      </w:pPr>
      <w:r>
        <w:rPr>
          <w:b/>
        </w:rPr>
        <w:t>Resolution on Not</w:t>
      </w:r>
      <w:r w:rsidRPr="00024218">
        <w:rPr>
          <w:b/>
        </w:rPr>
        <w:t xml:space="preserve"> </w:t>
      </w:r>
      <w:r>
        <w:rPr>
          <w:b/>
        </w:rPr>
        <w:t>Serving Red Meat at Institutionally Sponsored Functions</w:t>
      </w:r>
    </w:p>
    <w:p w14:paraId="03A67673" w14:textId="77777777" w:rsidR="001623F7" w:rsidRPr="00232377" w:rsidRDefault="001623F7" w:rsidP="001623F7"/>
    <w:p w14:paraId="241AC11E" w14:textId="77777777" w:rsidR="001623F7" w:rsidRDefault="001623F7" w:rsidP="001623F7">
      <w:r w:rsidRPr="00232377">
        <w:t>Whereas:</w:t>
      </w:r>
    </w:p>
    <w:p w14:paraId="316F5D3D" w14:textId="77777777" w:rsidR="001623F7" w:rsidRDefault="001623F7" w:rsidP="001623F7">
      <w:pPr>
        <w:ind w:left="360"/>
      </w:pPr>
    </w:p>
    <w:p w14:paraId="1858AFA0" w14:textId="77777777" w:rsidR="001623F7" w:rsidRDefault="001623F7" w:rsidP="001623F7">
      <w:pPr>
        <w:numPr>
          <w:ilvl w:val="0"/>
          <w:numId w:val="4"/>
        </w:numPr>
      </w:pPr>
      <w:r>
        <w:t>UCSF aspires to advance health w</w:t>
      </w:r>
      <w:r w:rsidRPr="008F3020">
        <w:t>orldwide</w:t>
      </w:r>
      <w:r>
        <w:t xml:space="preserve"> and to be on the cutting-edge of health care discoveries, health care delivery, and health care reforms.</w:t>
      </w:r>
    </w:p>
    <w:p w14:paraId="1D564506" w14:textId="77777777" w:rsidR="001623F7" w:rsidRDefault="001623F7" w:rsidP="001623F7">
      <w:pPr>
        <w:ind w:left="360"/>
      </w:pPr>
    </w:p>
    <w:p w14:paraId="11A2BDFD" w14:textId="77777777" w:rsidR="001623F7" w:rsidRPr="008F3020" w:rsidRDefault="001623F7" w:rsidP="001623F7">
      <w:pPr>
        <w:numPr>
          <w:ilvl w:val="0"/>
          <w:numId w:val="4"/>
        </w:numPr>
      </w:pPr>
      <w:r w:rsidRPr="008F3020">
        <w:t>Global climate change is an enormous health threat</w:t>
      </w:r>
      <w:r>
        <w:t>, both in the United States and worldwide.</w:t>
      </w:r>
      <w:r w:rsidRPr="006E5C1B">
        <w:t xml:space="preserve"> </w:t>
      </w:r>
      <w:r>
        <w:fldChar w:fldCharType="begin">
          <w:fldData xml:space="preserve">PEVuZE5vdGU+PENpdGU+PEF1dGhvcj5NY01pY2hhZWw8L0F1dGhvcj48WWVhcj4yMDEyPC9ZZWFy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NY01pY2hhZWw8L0F1dGhvcj48WWVhcj4yMDEyPC9ZZWFy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DA513C">
        <w:rPr>
          <w:noProof/>
          <w:vertAlign w:val="superscript"/>
        </w:rPr>
        <w:t>1,2</w:t>
      </w:r>
      <w:r>
        <w:fldChar w:fldCharType="end"/>
      </w:r>
      <w:r w:rsidRPr="004131D1" w:rsidDel="006E5C1B">
        <w:t xml:space="preserve"> </w:t>
      </w:r>
    </w:p>
    <w:p w14:paraId="2B5F5F57" w14:textId="77777777" w:rsidR="001623F7" w:rsidRDefault="001623F7" w:rsidP="001623F7">
      <w:pPr>
        <w:ind w:left="360"/>
      </w:pPr>
    </w:p>
    <w:p w14:paraId="04D94A93" w14:textId="77777777" w:rsidR="001623F7" w:rsidRDefault="001623F7" w:rsidP="001623F7">
      <w:pPr>
        <w:numPr>
          <w:ilvl w:val="0"/>
          <w:numId w:val="4"/>
        </w:numPr>
      </w:pPr>
      <w:r>
        <w:t>Observational e</w:t>
      </w:r>
      <w:r w:rsidRPr="008F3020">
        <w:t xml:space="preserve">pidemiologic studies </w:t>
      </w:r>
      <w:r>
        <w:t>have found that greater red meat consumption is associated with increases in cardiovascular, cancer, and all-cause mortality.</w:t>
      </w:r>
      <w:r>
        <w:fldChar w:fldCharType="begin">
          <w:fldData xml:space="preserve">PEVuZE5vdGU+PENpdGU+PEF1dGhvcj5QYW48L0F1dGhvcj48WWVhcj4yMDEyPC9ZZWFyPjxSZWNO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QYW48L0F1dGhvcj48WWVhcj4yMDEyPC9ZZWFyPjxSZWNO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DA513C">
        <w:rPr>
          <w:noProof/>
          <w:vertAlign w:val="superscript"/>
        </w:rPr>
        <w:t>3-6</w:t>
      </w:r>
      <w:r>
        <w:fldChar w:fldCharType="end"/>
      </w:r>
      <w:r>
        <w:t xml:space="preserve">  </w:t>
      </w:r>
      <w:r>
        <w:br/>
      </w:r>
    </w:p>
    <w:p w14:paraId="1F0EA533" w14:textId="77777777" w:rsidR="001623F7" w:rsidRDefault="001623F7" w:rsidP="001623F7">
      <w:pPr>
        <w:numPr>
          <w:ilvl w:val="0"/>
          <w:numId w:val="4"/>
        </w:numPr>
      </w:pPr>
      <w:r>
        <w:t>Meat</w:t>
      </w:r>
      <w:r w:rsidRPr="008F3020">
        <w:t xml:space="preserve"> production</w:t>
      </w:r>
      <w:r>
        <w:t xml:space="preserve"> (particularly that from ruminant animals)</w:t>
      </w:r>
      <w:r w:rsidRPr="008F3020">
        <w:t xml:space="preserve"> is </w:t>
      </w:r>
      <w:r>
        <w:t>a major contributor to climate change, due to land use changes and the production of carbon dioxide and other greenhouse gases, most notably methane and nitrous oxide.</w:t>
      </w:r>
      <w:r w:rsidRPr="00B45144">
        <w:t xml:space="preserve"> </w:t>
      </w:r>
      <w:r>
        <w:fldChar w:fldCharType="begin">
          <w:fldData xml:space="preserve">PEVuZE5vdGU+PENpdGU+PEF1dGhvcj5Vbml0ZWQgTmF0aW9ucyBGb29kIGFuZCBBZ3JpY3VsdHVy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Vbml0ZWQgTmF0aW9ucyBGb29kIGFuZCBBZ3JpY3VsdHVy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DA513C">
        <w:rPr>
          <w:noProof/>
          <w:vertAlign w:val="superscript"/>
        </w:rPr>
        <w:t>7-9</w:t>
      </w:r>
      <w:r>
        <w:fldChar w:fldCharType="end"/>
      </w:r>
    </w:p>
    <w:p w14:paraId="0FE4470F" w14:textId="77777777" w:rsidR="001623F7" w:rsidRDefault="001623F7" w:rsidP="001623F7">
      <w:pPr>
        <w:ind w:left="360"/>
      </w:pPr>
    </w:p>
    <w:p w14:paraId="4386C066" w14:textId="77777777" w:rsidR="001623F7" w:rsidRDefault="001623F7" w:rsidP="001623F7">
      <w:pPr>
        <w:numPr>
          <w:ilvl w:val="0"/>
          <w:numId w:val="4"/>
        </w:numPr>
      </w:pPr>
      <w:r>
        <w:t>Meat production is associated with a variety of other negative environmental consequences including excessive water use, land and water pollution from manure runoff, and excessive antibiotic use.</w:t>
      </w:r>
      <w:r w:rsidRPr="00385848">
        <w:rPr>
          <w:vertAlign w:val="superscript"/>
        </w:rPr>
        <w:t xml:space="preserve"> </w:t>
      </w:r>
      <w:r>
        <w:fldChar w:fldCharType="begin">
          <w:fldData xml:space="preserve">PEVuZE5vdGU+PENpdGU+PEF1dGhvcj5Vbml0ZWQgTmF0aW9ucyBGb29kIGFuZCBBZ3JpY3VsdHVy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Vbml0ZWQgTmF0aW9ucyBGb29kIGFuZCBBZ3JpY3VsdHVy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DA513C">
        <w:rPr>
          <w:noProof/>
          <w:vertAlign w:val="superscript"/>
        </w:rPr>
        <w:t>7,9,10</w:t>
      </w:r>
      <w:r>
        <w:fldChar w:fldCharType="end"/>
      </w:r>
    </w:p>
    <w:p w14:paraId="238FDA81" w14:textId="77777777" w:rsidR="001623F7" w:rsidRPr="008F3020" w:rsidRDefault="001623F7" w:rsidP="001623F7">
      <w:pPr>
        <w:ind w:left="360"/>
      </w:pPr>
    </w:p>
    <w:p w14:paraId="60BE4B59" w14:textId="77777777" w:rsidR="001623F7" w:rsidRDefault="001623F7" w:rsidP="001623F7">
      <w:pPr>
        <w:numPr>
          <w:ilvl w:val="0"/>
          <w:numId w:val="4"/>
        </w:numPr>
      </w:pPr>
      <w:r w:rsidRPr="008F3020">
        <w:t xml:space="preserve">Consequences of global climate change fall disproportionately on poor people and poor countries, </w:t>
      </w:r>
      <w:r>
        <w:t>those least responsible for the excess greenhouse gases causing it.</w:t>
      </w:r>
      <w:r>
        <w:rPr>
          <w:vertAlign w:val="superscript"/>
        </w:rPr>
        <w:t xml:space="preserve"> </w:t>
      </w:r>
      <w:r>
        <w:fldChar w:fldCharType="begin"/>
      </w:r>
      <w:r>
        <w:instrText xml:space="preserve"> ADDIN EN.CITE &lt;EndNote&gt;&lt;Cite&gt;&lt;Author&gt;Althor&lt;/Author&gt;&lt;Year&gt;2016&lt;/Year&gt;&lt;RecNum&gt;4016&lt;/RecNum&gt;&lt;DisplayText&gt;&lt;style face="superscript"&gt;11&lt;/style&gt;&lt;/DisplayText&gt;&lt;record&gt;&lt;rec-number&gt;4016&lt;/rec-number&gt;&lt;foreign-keys&gt;&lt;key app="EN" db-id="s5wrswzpewzvvze9sxpxree4s0x5vdrwfapp" timestamp="1496902290"&gt;4016&lt;/key&gt;&lt;/foreign-keys&gt;&lt;ref-type name="Journal Article"&gt;17&lt;/ref-type&gt;&lt;contributors&gt;&lt;authors&gt;&lt;author&gt;Althor, G.&lt;/author&gt;&lt;author&gt;Watson, J. E.&lt;/author&gt;&lt;author&gt;Fuller, R. A.&lt;/author&gt;&lt;/authors&gt;&lt;/contributors&gt;&lt;auth-address&gt;School of Geography, Planning and Environmental Management, University of Queensland, Queensland, 4072, Australia.&amp;#xD;Wildlife Conservation Society, Global Conservation Program, 2300 Southern Boulevard, Bronx, NY 10460-1068, USA.&amp;#xD;School of Biological Sciences, University of Queensland, Queensland, 4072, Australia.&lt;/auth-address&gt;&lt;titles&gt;&lt;title&gt;Global mismatch between greenhouse gas emissions and the burden of climate change&lt;/title&gt;&lt;secondary-title&gt;Nature Sci Rep&lt;/secondary-title&gt;&lt;/titles&gt;&lt;periodical&gt;&lt;full-title&gt;Nature Sci Rep&lt;/full-title&gt;&lt;/periodical&gt;&lt;pages&gt;20281&lt;/pages&gt;&lt;volume&gt;6&lt;/volume&gt;&lt;dates&gt;&lt;year&gt;2016&lt;/year&gt;&lt;pub-dates&gt;&lt;date&gt;Feb 05&lt;/date&gt;&lt;/pub-dates&gt;&lt;/dates&gt;&lt;isbn&gt;2045-2322 (Electronic)&amp;#xD;2045-2322 (Linking)&lt;/isbn&gt;&lt;accession-num&gt;26848052&lt;/accession-num&gt;&lt;urls&gt;&lt;related-urls&gt;&lt;url&gt;https://www.ncbi.nlm.nih.gov/pubmed/26848052&lt;/url&gt;&lt;/related-urls&gt;&lt;/urls&gt;&lt;custom2&gt;PMC4742864&lt;/custom2&gt;&lt;electronic-resource-num&gt;10.1038/srep20281&lt;/electronic-resource-num&gt;&lt;/record&gt;&lt;/Cite&gt;&lt;/EndNote&gt;</w:instrText>
      </w:r>
      <w:r>
        <w:fldChar w:fldCharType="separate"/>
      </w:r>
      <w:r w:rsidRPr="00DA513C">
        <w:rPr>
          <w:noProof/>
          <w:vertAlign w:val="superscript"/>
        </w:rPr>
        <w:t>11</w:t>
      </w:r>
      <w:r>
        <w:fldChar w:fldCharType="end"/>
      </w:r>
    </w:p>
    <w:p w14:paraId="7F5D6FEB" w14:textId="77777777" w:rsidR="001623F7" w:rsidRDefault="001623F7" w:rsidP="001623F7">
      <w:pPr>
        <w:ind w:left="360"/>
      </w:pPr>
    </w:p>
    <w:p w14:paraId="3E9B7B5D" w14:textId="77777777" w:rsidR="001623F7" w:rsidRPr="00241240" w:rsidRDefault="001623F7" w:rsidP="001623F7">
      <w:pPr>
        <w:numPr>
          <w:ilvl w:val="0"/>
          <w:numId w:val="4"/>
        </w:numPr>
      </w:pPr>
      <w:r w:rsidRPr="00B657B6">
        <w:t>As the impact of red meat consumption on health and the environment has become clear</w:t>
      </w:r>
      <w:r>
        <w:t xml:space="preserve">, continuing to serve red meat </w:t>
      </w:r>
      <w:r w:rsidRPr="008F3020">
        <w:t>at university-sponsored functions</w:t>
      </w:r>
      <w:r>
        <w:t xml:space="preserve"> makes a statement that is inconsistent with UCSF's mission and values.</w:t>
      </w:r>
    </w:p>
    <w:p w14:paraId="6DD87553" w14:textId="77777777" w:rsidR="001623F7" w:rsidRPr="00241240" w:rsidRDefault="001623F7" w:rsidP="001623F7"/>
    <w:p w14:paraId="2419E97D" w14:textId="77777777" w:rsidR="001623F7" w:rsidRDefault="001623F7" w:rsidP="001623F7"/>
    <w:p w14:paraId="111F2F76" w14:textId="77777777" w:rsidR="001623F7" w:rsidRDefault="001623F7" w:rsidP="001623F7">
      <w:r w:rsidRPr="008F3020">
        <w:t>Therefore, be it hereby resolved that the University of California, San Francisco Academic Senate Committee on Sustainability:</w:t>
      </w:r>
    </w:p>
    <w:p w14:paraId="746C8D8B" w14:textId="77777777" w:rsidR="001623F7" w:rsidRDefault="001623F7" w:rsidP="001623F7"/>
    <w:p w14:paraId="037EF8DF" w14:textId="77777777" w:rsidR="001623F7" w:rsidRDefault="001623F7" w:rsidP="001623F7">
      <w:pPr>
        <w:numPr>
          <w:ilvl w:val="0"/>
          <w:numId w:val="3"/>
        </w:numPr>
        <w:tabs>
          <w:tab w:val="clear" w:pos="720"/>
          <w:tab w:val="num" w:pos="360"/>
        </w:tabs>
        <w:ind w:left="360"/>
      </w:pPr>
      <w:r w:rsidRPr="008F3020">
        <w:t xml:space="preserve">Recommends that all departments at UCSF commit to not serving red meat at department-sponsored functions such as department seminars, receptions and dinners. </w:t>
      </w:r>
    </w:p>
    <w:p w14:paraId="391E41BA" w14:textId="77777777" w:rsidR="001623F7" w:rsidRPr="008F3020" w:rsidRDefault="001623F7" w:rsidP="001623F7">
      <w:pPr>
        <w:tabs>
          <w:tab w:val="num" w:pos="360"/>
        </w:tabs>
        <w:ind w:left="360" w:hanging="360"/>
      </w:pPr>
    </w:p>
    <w:p w14:paraId="58CC57AF" w14:textId="77777777" w:rsidR="001623F7" w:rsidRDefault="001623F7" w:rsidP="001623F7">
      <w:pPr>
        <w:numPr>
          <w:ilvl w:val="0"/>
          <w:numId w:val="3"/>
        </w:numPr>
        <w:tabs>
          <w:tab w:val="clear" w:pos="720"/>
          <w:tab w:val="num" w:pos="360"/>
        </w:tabs>
        <w:ind w:left="360"/>
        <w:rPr>
          <w:sz w:val="16"/>
          <w:szCs w:val="16"/>
        </w:rPr>
      </w:pPr>
      <w:r w:rsidRPr="008F3020">
        <w:t xml:space="preserve">Recommends that UCSF as an entire institution commit to not serving red meat at university-sponsored functions. </w:t>
      </w:r>
      <w:r w:rsidRPr="00054FFA">
        <w:rPr>
          <w:sz w:val="16"/>
          <w:szCs w:val="16"/>
        </w:rPr>
        <w:t xml:space="preserve"> </w:t>
      </w:r>
      <w:bookmarkStart w:id="0" w:name="_GoBack"/>
      <w:bookmarkEnd w:id="0"/>
    </w:p>
    <w:p w14:paraId="324CA99E" w14:textId="77777777" w:rsidR="001623F7" w:rsidRPr="00B21E51" w:rsidRDefault="001623F7" w:rsidP="001623F7">
      <w:pPr>
        <w:rPr>
          <w:sz w:val="16"/>
          <w:szCs w:val="16"/>
        </w:rPr>
      </w:pPr>
      <w:r>
        <w:rPr>
          <w:sz w:val="16"/>
          <w:szCs w:val="16"/>
        </w:rPr>
        <w:br w:type="page"/>
      </w:r>
      <w:r w:rsidRPr="00B21E51">
        <w:lastRenderedPageBreak/>
        <w:t>REFERENCES</w:t>
      </w:r>
    </w:p>
    <w:p w14:paraId="4213F275" w14:textId="77777777" w:rsidR="001623F7" w:rsidRDefault="001623F7" w:rsidP="001623F7">
      <w:pPr>
        <w:ind w:left="360"/>
      </w:pPr>
    </w:p>
    <w:p w14:paraId="1249471A" w14:textId="77777777" w:rsidR="001623F7" w:rsidRDefault="001623F7" w:rsidP="001623F7">
      <w:pPr>
        <w:ind w:left="360"/>
      </w:pPr>
    </w:p>
    <w:p w14:paraId="203966B2" w14:textId="77777777" w:rsidR="001623F7" w:rsidRPr="00FF1168" w:rsidRDefault="001623F7" w:rsidP="001623F7">
      <w:pPr>
        <w:pStyle w:val="EndNoteBibliography"/>
        <w:ind w:left="720" w:hanging="720"/>
        <w:rPr>
          <w:noProof/>
        </w:rPr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Pr="00FF1168">
        <w:rPr>
          <w:noProof/>
        </w:rPr>
        <w:t>1.</w:t>
      </w:r>
      <w:r w:rsidRPr="00FF1168">
        <w:rPr>
          <w:noProof/>
        </w:rPr>
        <w:tab/>
        <w:t xml:space="preserve">McMichael T, Montgomery H, Costello A. Health risks, present and future, from global climate change. </w:t>
      </w:r>
      <w:r w:rsidRPr="00FF1168">
        <w:rPr>
          <w:i/>
          <w:noProof/>
        </w:rPr>
        <w:t xml:space="preserve">BMJ. </w:t>
      </w:r>
      <w:r w:rsidRPr="00FF1168">
        <w:rPr>
          <w:noProof/>
        </w:rPr>
        <w:t>2012;344:e1359.</w:t>
      </w:r>
    </w:p>
    <w:p w14:paraId="5525819F" w14:textId="77777777" w:rsidR="001623F7" w:rsidRPr="00FF1168" w:rsidRDefault="001623F7" w:rsidP="001623F7">
      <w:pPr>
        <w:pStyle w:val="EndNoteBibliography"/>
        <w:ind w:left="720" w:hanging="720"/>
        <w:rPr>
          <w:noProof/>
        </w:rPr>
      </w:pPr>
      <w:r w:rsidRPr="00FF1168">
        <w:rPr>
          <w:noProof/>
        </w:rPr>
        <w:t>2.</w:t>
      </w:r>
      <w:r w:rsidRPr="00FF1168">
        <w:rPr>
          <w:noProof/>
        </w:rPr>
        <w:tab/>
        <w:t xml:space="preserve">Crowley RA, for the Health and Public Policy Committee of the American College of Physicians. Climate Change and Health: A Position Paper of the American College of Physicians. </w:t>
      </w:r>
      <w:r w:rsidRPr="00FF1168">
        <w:rPr>
          <w:i/>
          <w:noProof/>
        </w:rPr>
        <w:t xml:space="preserve">Ann Intern Med. </w:t>
      </w:r>
      <w:r w:rsidRPr="00FF1168">
        <w:rPr>
          <w:noProof/>
        </w:rPr>
        <w:t>2016;164(9):608-610.</w:t>
      </w:r>
    </w:p>
    <w:p w14:paraId="1AEA8B21" w14:textId="77777777" w:rsidR="001623F7" w:rsidRPr="00FF1168" w:rsidRDefault="001623F7" w:rsidP="001623F7">
      <w:pPr>
        <w:pStyle w:val="EndNoteBibliography"/>
        <w:ind w:left="720" w:hanging="720"/>
        <w:rPr>
          <w:noProof/>
        </w:rPr>
      </w:pPr>
      <w:r w:rsidRPr="00FF1168">
        <w:rPr>
          <w:noProof/>
        </w:rPr>
        <w:t>3.</w:t>
      </w:r>
      <w:r w:rsidRPr="00FF1168">
        <w:rPr>
          <w:noProof/>
        </w:rPr>
        <w:tab/>
        <w:t xml:space="preserve">Pan A, Sun Q, Bernstein AM, et al. Red meat consumption and mortality: results from 2 prospective cohort studies. </w:t>
      </w:r>
      <w:r w:rsidRPr="00FF1168">
        <w:rPr>
          <w:i/>
          <w:noProof/>
        </w:rPr>
        <w:t xml:space="preserve">Arch Intern Med. </w:t>
      </w:r>
      <w:r w:rsidRPr="00FF1168">
        <w:rPr>
          <w:noProof/>
        </w:rPr>
        <w:t>2012;172(7):555-563.</w:t>
      </w:r>
    </w:p>
    <w:p w14:paraId="32E826B7" w14:textId="77777777" w:rsidR="001623F7" w:rsidRPr="00FF1168" w:rsidRDefault="001623F7" w:rsidP="001623F7">
      <w:pPr>
        <w:pStyle w:val="EndNoteBibliography"/>
        <w:ind w:left="720" w:hanging="720"/>
        <w:rPr>
          <w:noProof/>
        </w:rPr>
      </w:pPr>
      <w:r w:rsidRPr="00FF1168">
        <w:rPr>
          <w:noProof/>
        </w:rPr>
        <w:t>4.</w:t>
      </w:r>
      <w:r w:rsidRPr="00FF1168">
        <w:rPr>
          <w:noProof/>
        </w:rPr>
        <w:tab/>
        <w:t xml:space="preserve">Larsson SC, Orsini N. Red meat and processed meat consumption and all-cause mortality: a meta-analysis. </w:t>
      </w:r>
      <w:r w:rsidRPr="00FF1168">
        <w:rPr>
          <w:i/>
          <w:noProof/>
        </w:rPr>
        <w:t xml:space="preserve">Am J Epidemiol. </w:t>
      </w:r>
      <w:r w:rsidRPr="00FF1168">
        <w:rPr>
          <w:noProof/>
        </w:rPr>
        <w:t>2014;179(3):282-289.</w:t>
      </w:r>
    </w:p>
    <w:p w14:paraId="0F21F707" w14:textId="77777777" w:rsidR="001623F7" w:rsidRPr="00FF1168" w:rsidRDefault="001623F7" w:rsidP="001623F7">
      <w:pPr>
        <w:pStyle w:val="EndNoteBibliography"/>
        <w:ind w:left="720" w:hanging="720"/>
        <w:rPr>
          <w:noProof/>
        </w:rPr>
      </w:pPr>
      <w:r w:rsidRPr="00FF1168">
        <w:rPr>
          <w:noProof/>
        </w:rPr>
        <w:t>5.</w:t>
      </w:r>
      <w:r w:rsidRPr="00FF1168">
        <w:rPr>
          <w:noProof/>
        </w:rPr>
        <w:tab/>
        <w:t xml:space="preserve">Wang X, Lin X, Ouyang YY, et al. Red and processed meat consumption and mortality: dose-response meta-analysis of prospective cohort studies. </w:t>
      </w:r>
      <w:r w:rsidRPr="00FF1168">
        <w:rPr>
          <w:i/>
          <w:noProof/>
        </w:rPr>
        <w:t xml:space="preserve">Public Health Nutr. </w:t>
      </w:r>
      <w:r w:rsidRPr="00FF1168">
        <w:rPr>
          <w:noProof/>
        </w:rPr>
        <w:t>2016;19(5):893-905.</w:t>
      </w:r>
    </w:p>
    <w:p w14:paraId="250E7207" w14:textId="77777777" w:rsidR="001623F7" w:rsidRPr="00FF1168" w:rsidRDefault="001623F7" w:rsidP="001623F7">
      <w:pPr>
        <w:pStyle w:val="EndNoteBibliography"/>
        <w:ind w:left="720" w:hanging="720"/>
        <w:rPr>
          <w:noProof/>
        </w:rPr>
      </w:pPr>
      <w:r w:rsidRPr="00FF1168">
        <w:rPr>
          <w:noProof/>
        </w:rPr>
        <w:t>6.</w:t>
      </w:r>
      <w:r w:rsidRPr="00FF1168">
        <w:rPr>
          <w:noProof/>
        </w:rPr>
        <w:tab/>
        <w:t xml:space="preserve">Etemadi A, Sinha R, Ward MH, et al. Mortality from different causes associated with meat, heme iron, nitrates, and nitrites in the NIH-AARP Diet and Health Study: population based cohort study. </w:t>
      </w:r>
      <w:r w:rsidRPr="00FF1168">
        <w:rPr>
          <w:i/>
          <w:noProof/>
        </w:rPr>
        <w:t xml:space="preserve">BMJ. </w:t>
      </w:r>
      <w:r w:rsidRPr="00FF1168">
        <w:rPr>
          <w:noProof/>
        </w:rPr>
        <w:t>2017;357:j1957.</w:t>
      </w:r>
    </w:p>
    <w:p w14:paraId="36395002" w14:textId="77777777" w:rsidR="001623F7" w:rsidRPr="00FF1168" w:rsidRDefault="001623F7" w:rsidP="001623F7">
      <w:pPr>
        <w:pStyle w:val="EndNoteBibliography"/>
        <w:ind w:left="720" w:hanging="720"/>
        <w:rPr>
          <w:noProof/>
        </w:rPr>
      </w:pPr>
      <w:r w:rsidRPr="00FF1168">
        <w:rPr>
          <w:noProof/>
        </w:rPr>
        <w:t>7.</w:t>
      </w:r>
      <w:r w:rsidRPr="00FF1168">
        <w:rPr>
          <w:noProof/>
        </w:rPr>
        <w:tab/>
        <w:t xml:space="preserve">United Nations Food and Agriculture Organization. Livestock's Long Shadow: Environmental Issues and Options. 2006: </w:t>
      </w:r>
      <w:hyperlink r:id="rId8" w:history="1">
        <w:r w:rsidRPr="00FF1168">
          <w:rPr>
            <w:rStyle w:val="Hyperlink"/>
            <w:noProof/>
          </w:rPr>
          <w:t>http://www.fao.org/docrep/010/a0701e/a0701e00.HTM</w:t>
        </w:r>
      </w:hyperlink>
      <w:r w:rsidRPr="00FF1168">
        <w:rPr>
          <w:noProof/>
        </w:rPr>
        <w:t>. Accessed June 7, 2017.</w:t>
      </w:r>
    </w:p>
    <w:p w14:paraId="4FBF31EB" w14:textId="77777777" w:rsidR="001623F7" w:rsidRPr="00FF1168" w:rsidRDefault="001623F7" w:rsidP="001623F7">
      <w:pPr>
        <w:pStyle w:val="EndNoteBibliography"/>
        <w:ind w:left="720" w:hanging="720"/>
        <w:rPr>
          <w:noProof/>
        </w:rPr>
      </w:pPr>
      <w:r w:rsidRPr="00FF1168">
        <w:rPr>
          <w:noProof/>
        </w:rPr>
        <w:t>8.</w:t>
      </w:r>
      <w:r w:rsidRPr="00FF1168">
        <w:rPr>
          <w:noProof/>
        </w:rPr>
        <w:tab/>
        <w:t xml:space="preserve">Tilman D, Clark M. Global diets link environmental sustainability and human health. </w:t>
      </w:r>
      <w:r w:rsidRPr="00FF1168">
        <w:rPr>
          <w:i/>
          <w:noProof/>
        </w:rPr>
        <w:t xml:space="preserve">Nature. </w:t>
      </w:r>
      <w:r w:rsidRPr="00FF1168">
        <w:rPr>
          <w:noProof/>
        </w:rPr>
        <w:t>2014;515(7528):518-522.</w:t>
      </w:r>
    </w:p>
    <w:p w14:paraId="74EAF25D" w14:textId="77777777" w:rsidR="001623F7" w:rsidRPr="00FF1168" w:rsidRDefault="001623F7" w:rsidP="001623F7">
      <w:pPr>
        <w:pStyle w:val="EndNoteBibliography"/>
        <w:ind w:left="720" w:hanging="720"/>
        <w:rPr>
          <w:noProof/>
        </w:rPr>
      </w:pPr>
      <w:r w:rsidRPr="00FF1168">
        <w:rPr>
          <w:noProof/>
        </w:rPr>
        <w:t>9.</w:t>
      </w:r>
      <w:r w:rsidRPr="00FF1168">
        <w:rPr>
          <w:noProof/>
        </w:rPr>
        <w:tab/>
        <w:t xml:space="preserve">Potter JD. Red and processed meat, and human and planetary health. </w:t>
      </w:r>
      <w:r w:rsidRPr="00FF1168">
        <w:rPr>
          <w:i/>
          <w:noProof/>
        </w:rPr>
        <w:t xml:space="preserve">BMJ. </w:t>
      </w:r>
      <w:r w:rsidRPr="00FF1168">
        <w:rPr>
          <w:noProof/>
        </w:rPr>
        <w:t>2017;357:j2190.</w:t>
      </w:r>
    </w:p>
    <w:p w14:paraId="7460CC7F" w14:textId="77777777" w:rsidR="001623F7" w:rsidRPr="00FF1168" w:rsidRDefault="001623F7" w:rsidP="001623F7">
      <w:pPr>
        <w:pStyle w:val="EndNoteBibliography"/>
        <w:ind w:left="720" w:hanging="720"/>
        <w:rPr>
          <w:noProof/>
        </w:rPr>
      </w:pPr>
      <w:r w:rsidRPr="00FF1168">
        <w:rPr>
          <w:noProof/>
        </w:rPr>
        <w:t>10.</w:t>
      </w:r>
      <w:r w:rsidRPr="00FF1168">
        <w:rPr>
          <w:noProof/>
        </w:rPr>
        <w:tab/>
        <w:t xml:space="preserve">Eshel G, Shepon A, Makov T, Milo R. Land, irrigation water, greenhouse gas, and reactive nitrogen burdens of meat, eggs, and dairy production in the United States. </w:t>
      </w:r>
      <w:r w:rsidRPr="00FF1168">
        <w:rPr>
          <w:i/>
          <w:noProof/>
        </w:rPr>
        <w:t xml:space="preserve">Proc Natl Acad Sci U S A. </w:t>
      </w:r>
      <w:r w:rsidRPr="00FF1168">
        <w:rPr>
          <w:noProof/>
        </w:rPr>
        <w:t>2014;111(33):11996-12001.</w:t>
      </w:r>
    </w:p>
    <w:p w14:paraId="409227F0" w14:textId="77777777" w:rsidR="001623F7" w:rsidRPr="00FF1168" w:rsidRDefault="001623F7" w:rsidP="001623F7">
      <w:pPr>
        <w:pStyle w:val="EndNoteBibliography"/>
        <w:ind w:left="720" w:hanging="720"/>
        <w:rPr>
          <w:noProof/>
        </w:rPr>
      </w:pPr>
      <w:r w:rsidRPr="00FF1168">
        <w:rPr>
          <w:noProof/>
        </w:rPr>
        <w:t>11.</w:t>
      </w:r>
      <w:r w:rsidRPr="00FF1168">
        <w:rPr>
          <w:noProof/>
        </w:rPr>
        <w:tab/>
        <w:t xml:space="preserve">Althor G, Watson JE, Fuller RA. Global mismatch between greenhouse gas emissions and the burden of climate change. </w:t>
      </w:r>
      <w:r w:rsidRPr="00FF1168">
        <w:rPr>
          <w:i/>
          <w:noProof/>
        </w:rPr>
        <w:t xml:space="preserve">Nature Sci Rep. </w:t>
      </w:r>
      <w:r w:rsidRPr="00FF1168">
        <w:rPr>
          <w:noProof/>
        </w:rPr>
        <w:t>2016;6:20281.</w:t>
      </w:r>
    </w:p>
    <w:p w14:paraId="4212E925" w14:textId="77777777" w:rsidR="001623F7" w:rsidRDefault="001623F7" w:rsidP="001623F7">
      <w:pPr>
        <w:ind w:left="360"/>
      </w:pPr>
      <w:r>
        <w:fldChar w:fldCharType="end"/>
      </w:r>
    </w:p>
    <w:p w14:paraId="6A870ACD" w14:textId="77777777" w:rsidR="001623F7" w:rsidRPr="006B255F" w:rsidRDefault="001623F7" w:rsidP="00336E82">
      <w:pPr>
        <w:rPr>
          <w:rFonts w:ascii="Helvetica" w:hAnsi="Helvetica" w:cs="Helvetica"/>
          <w:b/>
          <w:noProof/>
        </w:rPr>
      </w:pPr>
    </w:p>
    <w:sectPr w:rsidR="001623F7" w:rsidRPr="006B255F" w:rsidSect="00142C9F">
      <w:foot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7A92E01" w14:textId="77777777" w:rsidR="001623F7" w:rsidRDefault="001623F7">
      <w:r>
        <w:separator/>
      </w:r>
    </w:p>
  </w:endnote>
  <w:endnote w:type="continuationSeparator" w:id="0">
    <w:p w14:paraId="7C9DF7C5" w14:textId="77777777" w:rsidR="001623F7" w:rsidRDefault="001623F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A43B150" w14:textId="77777777" w:rsidR="001623F7" w:rsidRPr="00142C9F" w:rsidRDefault="001623F7" w:rsidP="00142C9F">
    <w:pPr>
      <w:pStyle w:val="Footer"/>
      <w:tabs>
        <w:tab w:val="clear" w:pos="4320"/>
        <w:tab w:val="clear" w:pos="8640"/>
      </w:tabs>
      <w:jc w:val="right"/>
      <w:rPr>
        <w:rFonts w:ascii="Helvetica" w:hAnsi="Helvetica"/>
        <w:sz w:val="16"/>
        <w:szCs w:val="16"/>
      </w:rPr>
    </w:pPr>
    <w:r w:rsidRPr="00142C9F">
      <w:rPr>
        <w:rFonts w:ascii="Helvetica" w:hAnsi="Helvetica"/>
        <w:sz w:val="16"/>
        <w:szCs w:val="16"/>
      </w:rPr>
      <w:t xml:space="preserve">Page </w:t>
    </w:r>
    <w:r w:rsidRPr="00142C9F">
      <w:rPr>
        <w:rFonts w:ascii="Helvetica" w:hAnsi="Helvetica"/>
        <w:sz w:val="16"/>
        <w:szCs w:val="16"/>
      </w:rPr>
      <w:fldChar w:fldCharType="begin"/>
    </w:r>
    <w:r w:rsidRPr="00142C9F">
      <w:rPr>
        <w:rFonts w:ascii="Helvetica" w:hAnsi="Helvetica"/>
        <w:sz w:val="16"/>
        <w:szCs w:val="16"/>
      </w:rPr>
      <w:instrText xml:space="preserve"> PAGE </w:instrText>
    </w:r>
    <w:r w:rsidRPr="00142C9F">
      <w:rPr>
        <w:rFonts w:ascii="Helvetica" w:hAnsi="Helvetica"/>
        <w:sz w:val="16"/>
        <w:szCs w:val="16"/>
      </w:rPr>
      <w:fldChar w:fldCharType="separate"/>
    </w:r>
    <w:r w:rsidR="00754449">
      <w:rPr>
        <w:rFonts w:ascii="Helvetica" w:hAnsi="Helvetica"/>
        <w:noProof/>
        <w:sz w:val="16"/>
        <w:szCs w:val="16"/>
      </w:rPr>
      <w:t>2</w:t>
    </w:r>
    <w:r w:rsidRPr="00142C9F">
      <w:rPr>
        <w:rFonts w:ascii="Helvetica" w:hAnsi="Helvetica"/>
        <w:sz w:val="16"/>
        <w:szCs w:val="16"/>
      </w:rPr>
      <w:fldChar w:fldCharType="end"/>
    </w:r>
    <w:r w:rsidRPr="00142C9F">
      <w:rPr>
        <w:rFonts w:ascii="Helvetica" w:hAnsi="Helvetica"/>
        <w:sz w:val="16"/>
        <w:szCs w:val="16"/>
      </w:rPr>
      <w:t xml:space="preserve"> of </w:t>
    </w:r>
    <w:r w:rsidRPr="00142C9F">
      <w:rPr>
        <w:rFonts w:ascii="Helvetica" w:hAnsi="Helvetica"/>
        <w:sz w:val="16"/>
        <w:szCs w:val="16"/>
      </w:rPr>
      <w:fldChar w:fldCharType="begin"/>
    </w:r>
    <w:r w:rsidRPr="00142C9F">
      <w:rPr>
        <w:rFonts w:ascii="Helvetica" w:hAnsi="Helvetica"/>
        <w:sz w:val="16"/>
        <w:szCs w:val="16"/>
      </w:rPr>
      <w:instrText xml:space="preserve"> NUMPAGES </w:instrText>
    </w:r>
    <w:r w:rsidRPr="00142C9F">
      <w:rPr>
        <w:rFonts w:ascii="Helvetica" w:hAnsi="Helvetica"/>
        <w:sz w:val="16"/>
        <w:szCs w:val="16"/>
      </w:rPr>
      <w:fldChar w:fldCharType="separate"/>
    </w:r>
    <w:r w:rsidR="00754449">
      <w:rPr>
        <w:rFonts w:ascii="Helvetica" w:hAnsi="Helvetica"/>
        <w:noProof/>
        <w:sz w:val="16"/>
        <w:szCs w:val="16"/>
      </w:rPr>
      <w:t>2</w:t>
    </w:r>
    <w:r w:rsidRPr="00142C9F">
      <w:rPr>
        <w:rFonts w:ascii="Helvetica" w:hAnsi="Helvetica"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9B65CEC" w14:textId="77777777" w:rsidR="001623F7" w:rsidRDefault="001623F7">
      <w:r>
        <w:separator/>
      </w:r>
    </w:p>
  </w:footnote>
  <w:footnote w:type="continuationSeparator" w:id="0">
    <w:p w14:paraId="5B46E06D" w14:textId="77777777" w:rsidR="001623F7" w:rsidRDefault="001623F7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6C9F4C3" w14:textId="77777777" w:rsidR="001623F7" w:rsidRDefault="001623F7" w:rsidP="00142C9F">
    <w:pPr>
      <w:pStyle w:val="Header"/>
      <w:ind w:left="-720"/>
    </w:pPr>
    <w:r>
      <w:rPr>
        <w:noProof/>
      </w:rPr>
      <w:drawing>
        <wp:inline distT="0" distB="0" distL="0" distR="0" wp14:anchorId="68026821" wp14:editId="3F61ACB4">
          <wp:extent cx="2247900" cy="1190625"/>
          <wp:effectExtent l="0" t="0" r="0" b="9525"/>
          <wp:docPr id="1" name="Picture 1" descr="MicrosoftWord-Header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MicrosoftWord-Header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247900" cy="11906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7CBF9D46" w14:textId="77777777" w:rsidR="001623F7" w:rsidRDefault="001623F7" w:rsidP="00142C9F">
    <w:pPr>
      <w:pStyle w:val="Header"/>
      <w:ind w:left="-720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62B2CC8"/>
    <w:multiLevelType w:val="hybridMultilevel"/>
    <w:tmpl w:val="5D389F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CFD4490"/>
    <w:multiLevelType w:val="hybridMultilevel"/>
    <w:tmpl w:val="F17492F8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53D30253"/>
    <w:multiLevelType w:val="hybridMultilevel"/>
    <w:tmpl w:val="97867668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5D607B5C"/>
    <w:multiLevelType w:val="hybridMultilevel"/>
    <w:tmpl w:val="CC1CF2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849DC"/>
    <w:rsid w:val="000370B1"/>
    <w:rsid w:val="00070393"/>
    <w:rsid w:val="00103F50"/>
    <w:rsid w:val="00142C9F"/>
    <w:rsid w:val="00154AFD"/>
    <w:rsid w:val="001623F7"/>
    <w:rsid w:val="001A586A"/>
    <w:rsid w:val="001B3847"/>
    <w:rsid w:val="00246444"/>
    <w:rsid w:val="00285A80"/>
    <w:rsid w:val="0030188D"/>
    <w:rsid w:val="00336E82"/>
    <w:rsid w:val="00350BC7"/>
    <w:rsid w:val="00356CAA"/>
    <w:rsid w:val="003A05CB"/>
    <w:rsid w:val="00420A24"/>
    <w:rsid w:val="00472350"/>
    <w:rsid w:val="00492662"/>
    <w:rsid w:val="004C003F"/>
    <w:rsid w:val="0053294F"/>
    <w:rsid w:val="005875D8"/>
    <w:rsid w:val="005B0C69"/>
    <w:rsid w:val="005F1598"/>
    <w:rsid w:val="006A5580"/>
    <w:rsid w:val="006B255F"/>
    <w:rsid w:val="006C223E"/>
    <w:rsid w:val="006E45DE"/>
    <w:rsid w:val="00702329"/>
    <w:rsid w:val="00731109"/>
    <w:rsid w:val="00753C9B"/>
    <w:rsid w:val="00754449"/>
    <w:rsid w:val="007866C9"/>
    <w:rsid w:val="00836C6E"/>
    <w:rsid w:val="00850C70"/>
    <w:rsid w:val="00871C41"/>
    <w:rsid w:val="008D45ED"/>
    <w:rsid w:val="00966ADA"/>
    <w:rsid w:val="009C6F72"/>
    <w:rsid w:val="00A362B5"/>
    <w:rsid w:val="00AA5AAD"/>
    <w:rsid w:val="00AF3E05"/>
    <w:rsid w:val="00B1488C"/>
    <w:rsid w:val="00B7156E"/>
    <w:rsid w:val="00B81764"/>
    <w:rsid w:val="00C910DB"/>
    <w:rsid w:val="00D15163"/>
    <w:rsid w:val="00D9254B"/>
    <w:rsid w:val="00E259BC"/>
    <w:rsid w:val="00E913AF"/>
    <w:rsid w:val="00F849DC"/>
    <w:rsid w:val="00FB1FC4"/>
    <w:rsid w:val="00FB412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1612760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note text" w:uiPriority="99"/>
    <w:lsdException w:name="annotation text" w:uiPriority="99"/>
    <w:lsdException w:name="caption" w:semiHidden="1" w:unhideWhenUsed="1" w:qFormat="1"/>
    <w:lsdException w:name="footnote reference" w:uiPriority="99"/>
    <w:lsdException w:name="annotation reference" w:uiPriority="99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Placeholder Text" w:semiHidden="1" w:uiPriority="99" w:unhideWhenUsed="1"/>
    <w:lsdException w:name="No Spacing" w:uiPriority="99" w:qFormat="1"/>
    <w:lsdException w:name="Light Shading" w:semiHidden="1" w:uiPriority="99" w:unhideWhenUsed="1"/>
    <w:lsdException w:name="Light List" w:semiHidden="1" w:uiPriority="99" w:unhideWhenUsed="1"/>
    <w:lsdException w:name="Light Grid" w:semiHidden="1" w:uiPriority="99" w:unhideWhenUsed="1"/>
    <w:lsdException w:name="Medium Shading 1" w:semiHidden="1" w:uiPriority="99" w:unhideWhenUsed="1"/>
    <w:lsdException w:name="Medium Shading 2" w:semiHidden="1" w:uiPriority="99" w:unhideWhenUsed="1"/>
    <w:lsdException w:name="Medium List 1" w:semiHidden="1" w:uiPriority="99" w:unhideWhenUsed="1"/>
    <w:lsdException w:name="Medium List 2" w:semiHidden="1" w:uiPriority="99" w:unhideWhenUsed="1"/>
    <w:lsdException w:name="Medium Grid 1" w:semiHidden="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semiHidden="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0276EB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0276EB"/>
    <w:pPr>
      <w:tabs>
        <w:tab w:val="center" w:pos="4320"/>
        <w:tab w:val="right" w:pos="8640"/>
      </w:tabs>
    </w:pPr>
  </w:style>
  <w:style w:type="character" w:styleId="CommentReference">
    <w:name w:val="annotation reference"/>
    <w:uiPriority w:val="99"/>
    <w:unhideWhenUsed/>
    <w:rsid w:val="00154A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54AF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54AFD"/>
  </w:style>
  <w:style w:type="paragraph" w:styleId="FootnoteText">
    <w:name w:val="footnote text"/>
    <w:basedOn w:val="Normal"/>
    <w:link w:val="FootnoteTextChar"/>
    <w:uiPriority w:val="99"/>
    <w:unhideWhenUsed/>
    <w:rsid w:val="00154AFD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54AFD"/>
  </w:style>
  <w:style w:type="character" w:styleId="FootnoteReference">
    <w:name w:val="footnote reference"/>
    <w:uiPriority w:val="99"/>
    <w:unhideWhenUsed/>
    <w:rsid w:val="00154AFD"/>
    <w:rPr>
      <w:vertAlign w:val="superscript"/>
    </w:rPr>
  </w:style>
  <w:style w:type="paragraph" w:styleId="BalloonText">
    <w:name w:val="Balloon Text"/>
    <w:basedOn w:val="Normal"/>
    <w:link w:val="BalloonTextChar"/>
    <w:rsid w:val="00154AF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154AFD"/>
    <w:rPr>
      <w:rFonts w:ascii="Lucida Grande" w:hAnsi="Lucida Grande"/>
      <w:sz w:val="18"/>
      <w:szCs w:val="18"/>
    </w:rPr>
  </w:style>
  <w:style w:type="paragraph" w:styleId="NormalWeb">
    <w:name w:val="Normal (Web)"/>
    <w:basedOn w:val="Normal"/>
    <w:uiPriority w:val="99"/>
    <w:unhideWhenUsed/>
    <w:rsid w:val="00B7156E"/>
    <w:pPr>
      <w:spacing w:before="100" w:beforeAutospacing="1" w:after="100" w:afterAutospacing="1"/>
    </w:pPr>
    <w:rPr>
      <w:rFonts w:eastAsia="Calibri"/>
    </w:rPr>
  </w:style>
  <w:style w:type="character" w:styleId="Hyperlink">
    <w:name w:val="Hyperlink"/>
    <w:rsid w:val="00B7156E"/>
    <w:rPr>
      <w:color w:val="0000FF"/>
      <w:u w:val="single"/>
    </w:rPr>
  </w:style>
  <w:style w:type="paragraph" w:customStyle="1" w:styleId="EndNoteBibliography">
    <w:name w:val="EndNote Bibliography"/>
    <w:basedOn w:val="Normal"/>
    <w:rsid w:val="001623F7"/>
    <w:rPr>
      <w:rFonts w:ascii="Times" w:eastAsia="Times" w:hAnsi="Times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note text" w:uiPriority="99"/>
    <w:lsdException w:name="annotation text" w:uiPriority="99"/>
    <w:lsdException w:name="caption" w:semiHidden="1" w:unhideWhenUsed="1" w:qFormat="1"/>
    <w:lsdException w:name="footnote reference" w:uiPriority="99"/>
    <w:lsdException w:name="annotation reference" w:uiPriority="99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Placeholder Text" w:semiHidden="1" w:uiPriority="99" w:unhideWhenUsed="1"/>
    <w:lsdException w:name="No Spacing" w:uiPriority="99" w:qFormat="1"/>
    <w:lsdException w:name="Light Shading" w:semiHidden="1" w:uiPriority="99" w:unhideWhenUsed="1"/>
    <w:lsdException w:name="Light List" w:semiHidden="1" w:uiPriority="99" w:unhideWhenUsed="1"/>
    <w:lsdException w:name="Light Grid" w:semiHidden="1" w:uiPriority="99" w:unhideWhenUsed="1"/>
    <w:lsdException w:name="Medium Shading 1" w:semiHidden="1" w:uiPriority="99" w:unhideWhenUsed="1"/>
    <w:lsdException w:name="Medium Shading 2" w:semiHidden="1" w:uiPriority="99" w:unhideWhenUsed="1"/>
    <w:lsdException w:name="Medium List 1" w:semiHidden="1" w:uiPriority="99" w:unhideWhenUsed="1"/>
    <w:lsdException w:name="Medium List 2" w:semiHidden="1" w:uiPriority="99" w:unhideWhenUsed="1"/>
    <w:lsdException w:name="Medium Grid 1" w:semiHidden="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semiHidden="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0276EB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0276EB"/>
    <w:pPr>
      <w:tabs>
        <w:tab w:val="center" w:pos="4320"/>
        <w:tab w:val="right" w:pos="8640"/>
      </w:tabs>
    </w:pPr>
  </w:style>
  <w:style w:type="character" w:styleId="CommentReference">
    <w:name w:val="annotation reference"/>
    <w:uiPriority w:val="99"/>
    <w:unhideWhenUsed/>
    <w:rsid w:val="00154A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54AF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54AFD"/>
  </w:style>
  <w:style w:type="paragraph" w:styleId="FootnoteText">
    <w:name w:val="footnote text"/>
    <w:basedOn w:val="Normal"/>
    <w:link w:val="FootnoteTextChar"/>
    <w:uiPriority w:val="99"/>
    <w:unhideWhenUsed/>
    <w:rsid w:val="00154AFD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54AFD"/>
  </w:style>
  <w:style w:type="character" w:styleId="FootnoteReference">
    <w:name w:val="footnote reference"/>
    <w:uiPriority w:val="99"/>
    <w:unhideWhenUsed/>
    <w:rsid w:val="00154AFD"/>
    <w:rPr>
      <w:vertAlign w:val="superscript"/>
    </w:rPr>
  </w:style>
  <w:style w:type="paragraph" w:styleId="BalloonText">
    <w:name w:val="Balloon Text"/>
    <w:basedOn w:val="Normal"/>
    <w:link w:val="BalloonTextChar"/>
    <w:rsid w:val="00154AF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rsid w:val="00154AFD"/>
    <w:rPr>
      <w:rFonts w:ascii="Lucida Grande" w:hAnsi="Lucida Grande"/>
      <w:sz w:val="18"/>
      <w:szCs w:val="18"/>
    </w:rPr>
  </w:style>
  <w:style w:type="paragraph" w:styleId="NormalWeb">
    <w:name w:val="Normal (Web)"/>
    <w:basedOn w:val="Normal"/>
    <w:uiPriority w:val="99"/>
    <w:unhideWhenUsed/>
    <w:rsid w:val="00B7156E"/>
    <w:pPr>
      <w:spacing w:before="100" w:beforeAutospacing="1" w:after="100" w:afterAutospacing="1"/>
    </w:pPr>
    <w:rPr>
      <w:rFonts w:eastAsia="Calibri"/>
    </w:rPr>
  </w:style>
  <w:style w:type="character" w:styleId="Hyperlink">
    <w:name w:val="Hyperlink"/>
    <w:rsid w:val="00B7156E"/>
    <w:rPr>
      <w:color w:val="0000FF"/>
      <w:u w:val="single"/>
    </w:rPr>
  </w:style>
  <w:style w:type="paragraph" w:customStyle="1" w:styleId="EndNoteBibliography">
    <w:name w:val="EndNote Bibliography"/>
    <w:basedOn w:val="Normal"/>
    <w:rsid w:val="001623F7"/>
    <w:rPr>
      <w:rFonts w:ascii="Times" w:eastAsia="Times" w:hAnsi="Times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fao.org/docrep/010/a0701e/a0701e00.HTM" TargetMode="External"/><Relationship Id="rId9" Type="http://schemas.openxmlformats.org/officeDocument/2006/relationships/footer" Target="footer1.xml"/><Relationship Id="rId10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805</Words>
  <Characters>4594</Characters>
  <Application>Microsoft Macintosh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SF</Company>
  <LinksUpToDate>false</LinksUpToDate>
  <CharactersWithSpaces>5389</CharactersWithSpaces>
  <SharedDoc>false</SharedDoc>
  <HLinks>
    <vt:vector size="6" baseType="variant">
      <vt:variant>
        <vt:i4>5570589</vt:i4>
      </vt:variant>
      <vt:variant>
        <vt:i4>4539</vt:i4>
      </vt:variant>
      <vt:variant>
        <vt:i4>1025</vt:i4>
      </vt:variant>
      <vt:variant>
        <vt:i4>1</vt:i4>
      </vt:variant>
      <vt:variant>
        <vt:lpwstr>MicrosoftWord-Header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CSF Academic Senate</dc:creator>
  <cp:lastModifiedBy>Tom Newman</cp:lastModifiedBy>
  <cp:revision>3</cp:revision>
  <cp:lastPrinted>2013-02-26T17:53:00Z</cp:lastPrinted>
  <dcterms:created xsi:type="dcterms:W3CDTF">2017-07-06T21:17:00Z</dcterms:created>
  <dcterms:modified xsi:type="dcterms:W3CDTF">2017-07-06T21:20:00Z</dcterms:modified>
</cp:coreProperties>
</file>